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29666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29666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29666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29666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29666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7C3E6CFD" w:rsidR="008451C4" w:rsidRDefault="008451C4" w:rsidP="008451C4">
      <w:pPr>
        <w:pStyle w:val="TAMainText"/>
      </w:pPr>
      <w:r>
        <w:rPr>
          <w:b/>
          <w:bCs/>
        </w:rPr>
        <w:t xml:space="preserve">Decision making. </w:t>
      </w:r>
      <w:r>
        <w:t xml:space="preserve">The Bayesian-based optimal decision is the one that maximizes expected utility. To find the maximum </w:t>
      </w:r>
      <w:r w:rsidR="002B70F2">
        <w:t>one need to</w:t>
      </w:r>
      <w:r>
        <w:t xml:space="preserve"> specify a notion of utility to each uncertainty chromatogram predicted for</w:t>
      </w:r>
      <w:r w:rsidRPr="008451C4">
        <w:t xml:space="preserve"> a wide range of chromatographic conditions</w:t>
      </w:r>
      <w:r>
        <w:t xml:space="preserve">. </w:t>
      </w:r>
      <w:r w:rsidR="00413AAC">
        <w:t>We used individual and limited predictions</w:t>
      </w:r>
      <w:r w:rsidR="002B70F2">
        <w:t xml:space="preserve"> in this work</w:t>
      </w:r>
      <w:r w:rsidR="00413AAC">
        <w:t xml:space="preserve">. </w:t>
      </w:r>
      <w:r>
        <w:t xml:space="preserve">The utility function </w:t>
      </w:r>
      <w:r w:rsidR="00413AAC">
        <w:t>(</w:t>
      </w:r>
      <w:r w:rsidR="00413AAC" w:rsidRPr="00413AAC">
        <w:rPr>
          <w:i/>
          <w:iCs/>
        </w:rPr>
        <w:t>U</w:t>
      </w:r>
      <w:r w:rsidR="00413AAC">
        <w:t xml:space="preserve">) </w:t>
      </w:r>
      <w:r w:rsidR="002B70F2">
        <w:t>was</w:t>
      </w:r>
      <w:r>
        <w:t xml:space="preserve"> calculated 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 less than 2 min, or the difference in retention times is less than 2. Otherwise, it favor</w:t>
      </w:r>
      <w:r w:rsidR="002B70F2">
        <w:t>ed</w:t>
      </w:r>
      <w:r>
        <w:t xml:space="preserve"> shorter runs. </w:t>
      </w:r>
    </w:p>
    <w:p w14:paraId="45EB89BA" w14:textId="0A403B63" w:rsidR="008451C4" w:rsidRPr="00413AAC" w:rsidRDefault="00296662" w:rsidP="008451C4">
      <w:pPr>
        <w:rPr>
          <w:sz w:val="14"/>
          <w:szCs w:val="14"/>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77777777"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w:t>
      </w:r>
      <w:r w:rsidR="00D46423">
        <w:t xml:space="preserve">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7A0836E6"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p>
    <w:p w14:paraId="3C0CF511" w14:textId="77777777" w:rsidR="008E0518" w:rsidRDefault="008E0518" w:rsidP="00D46423"/>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6B3ECF04" w14:textId="67C7E0D9" w:rsidR="00681A67" w:rsidRPr="00AF079C" w:rsidRDefault="00D40272" w:rsidP="006F1F34">
      <w:pPr>
        <w:pStyle w:val="TAMainText"/>
      </w:pPr>
      <w:r>
        <w:rPr>
          <w:noProof/>
        </w:rPr>
        <w:drawing>
          <wp:inline distT="0" distB="0" distL="0" distR="0" wp14:anchorId="7A09D0CD" wp14:editId="35FB0999">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lastRenderedPageBreak/>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0CAA09D3" w:rsidR="009257C7" w:rsidRPr="00AF079C" w:rsidRDefault="00410C59" w:rsidP="00D46423">
      <w:r>
        <w:tab/>
      </w:r>
      <w:r w:rsidR="00D40272">
        <w:rPr>
          <w:noProof/>
        </w:rPr>
        <w:drawing>
          <wp:inline distT="0" distB="0" distL="0" distR="0" wp14:anchorId="72479973" wp14:editId="1DBB84DD">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w:t>
      </w:r>
      <w:r w:rsidRPr="00384D2E">
        <w:t xml:space="preserve">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4725F680"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 xml:space="preserve">It indicates that 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simple problems involving few analytes.</w:t>
      </w:r>
    </w:p>
    <w:p w14:paraId="3AB28ECA" w14:textId="30A709CC" w:rsidR="00DF55E7" w:rsidRPr="00C64622" w:rsidRDefault="002B70F2" w:rsidP="006F1F34">
      <w:pPr>
        <w:pStyle w:val="TAMainText"/>
        <w:rPr>
          <w:rFonts w:ascii="Times New Roman" w:hAnsi="Times New Roman"/>
        </w:rPr>
      </w:pPr>
      <w:r>
        <w:t>The model can be used for various decision making by providing the likely chromatogram for a wide range of analytes and chromatographic conditions.</w:t>
      </w:r>
    </w:p>
    <w:p w14:paraId="3866F199" w14:textId="0C7CF496" w:rsidR="00681A67" w:rsidRPr="00AF079C" w:rsidRDefault="001D632D" w:rsidP="006F1F34">
      <w:pPr>
        <w:pStyle w:val="TAMainText"/>
      </w:pPr>
      <w:r>
        <w:rPr>
          <w:noProof/>
        </w:rPr>
        <w:lastRenderedPageBreak/>
        <w:drawing>
          <wp:inline distT="0" distB="0" distL="0" distR="0" wp14:anchorId="30BFC3E2" wp14:editId="609A5530">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49527554" w:rsidR="00681A67" w:rsidRDefault="001D632D" w:rsidP="006F1F34">
      <w:pPr>
        <w:pStyle w:val="VAFigureCaption"/>
      </w:pPr>
      <w:r>
        <w:rPr>
          <w:noProof/>
        </w:rPr>
        <w:drawing>
          <wp:inline distT="0" distB="0" distL="0" distR="0" wp14:anchorId="7B6BEF54" wp14:editId="5B2CE605">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2DCBBD2C"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C2511E7" w14:textId="352CD1B7" w:rsidR="003E5B4E" w:rsidRDefault="003E5B4E" w:rsidP="003E5B4E"/>
    <w:p w14:paraId="374E3177" w14:textId="34C32779" w:rsidR="003E5B4E" w:rsidRDefault="001D632D" w:rsidP="003E5B4E">
      <w:pPr>
        <w:pStyle w:val="VAFigureCaption"/>
      </w:pPr>
      <w:r>
        <w:rPr>
          <w:noProof/>
        </w:rPr>
        <w:drawing>
          <wp:inline distT="0" distB="0" distL="0" distR="0" wp14:anchorId="3DCE114B" wp14:editId="79B6ADB6">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388F5722" w:rsidR="003E5B4E" w:rsidRDefault="003E5B4E" w:rsidP="003E5B4E">
      <w:pPr>
        <w:pStyle w:val="VAFigureCaption"/>
      </w:pPr>
      <w:r w:rsidRPr="00AF079C">
        <w:t xml:space="preserve">Figure </w:t>
      </w:r>
      <w:r>
        <w:t>6</w:t>
      </w:r>
      <w:r w:rsidRPr="00AF079C">
        <w:t xml:space="preserve">. </w:t>
      </w:r>
      <w:r>
        <w:t>Application of decision making in the search for the best chromatogram</w:t>
      </w:r>
      <w:r w:rsidR="002B70F2">
        <w:t xml:space="preserve"> based on individual predictions</w:t>
      </w:r>
    </w:p>
    <w:p w14:paraId="3F45A2BB" w14:textId="77777777" w:rsidR="002B70F2" w:rsidRDefault="00992DD5" w:rsidP="00463CEB">
      <w:r>
        <w:t xml:space="preserve">There are possible </w:t>
      </w:r>
      <w:r w:rsidR="00BA74D7">
        <w:t xml:space="preserve">several modification of the proposed </w:t>
      </w:r>
      <w:r>
        <w:t>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p>
    <w:p w14:paraId="74E0500D" w14:textId="368B6F3B" w:rsidR="00463CEB" w:rsidRDefault="002B70F2" w:rsidP="00463CEB">
      <w:r>
        <w:t xml:space="preserve">The proposed model is complex </w:t>
      </w:r>
      <w:r w:rsidR="009B77F4">
        <w:t xml:space="preserve">but there are </w:t>
      </w:r>
      <w:r>
        <w:t xml:space="preserve">still </w:t>
      </w:r>
      <w:r w:rsidR="009B77F4">
        <w:t xml:space="preserve">some uncounted complexities (temperature effects for the dissociated forms, BAV for S2 and </w:t>
      </w:r>
      <w:proofErr w:type="spellStart"/>
      <w:r w:rsidR="009B77F4">
        <w:t>apH</w:t>
      </w:r>
      <w:proofErr w:type="spellEnd"/>
      <w:r w:rsidR="009B77F4">
        <w:t>, etc.</w:t>
      </w:r>
      <w:r w:rsidR="0021715D">
        <w:t>)</w:t>
      </w:r>
      <w:r w:rsidR="009B77F4">
        <w:t xml:space="preserve"> </w:t>
      </w:r>
      <w:r>
        <w:t xml:space="preserve">that can be added.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difficulties that required </w:t>
      </w:r>
      <w:r>
        <w:t xml:space="preserve">several </w:t>
      </w:r>
      <w:r w:rsidR="009B77F4">
        <w:t xml:space="preserve">simplifications to run the </w:t>
      </w:r>
      <w:r>
        <w:t>MCMC</w:t>
      </w:r>
      <w:r w:rsidR="009B77F4">
        <w:t xml:space="preserve"> without </w:t>
      </w:r>
      <w:r>
        <w:t>problems</w:t>
      </w:r>
      <w:r w:rsidR="009B77F4">
        <w:t>, e.g. excluding analytes with more than 2 dissociations steps.</w:t>
      </w:r>
    </w:p>
    <w:p w14:paraId="3F806172" w14:textId="08DD6637" w:rsidR="00305636" w:rsidRDefault="00AC37A5" w:rsidP="00463CEB">
      <w:r>
        <w:t xml:space="preserve">One possible application is to use the model to find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lastRenderedPageBreak/>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C4AF9" w14:textId="77777777" w:rsidR="00296662" w:rsidRDefault="00296662" w:rsidP="006F1F34">
      <w:r>
        <w:separator/>
      </w:r>
    </w:p>
  </w:endnote>
  <w:endnote w:type="continuationSeparator" w:id="0">
    <w:p w14:paraId="3F2ABFD7" w14:textId="77777777" w:rsidR="00296662" w:rsidRDefault="00296662"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29666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29666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296662" w:rsidP="006F1F34">
    <w:pPr>
      <w:pStyle w:val="Stopka"/>
    </w:pPr>
  </w:p>
  <w:p w14:paraId="0EB6940F" w14:textId="77777777" w:rsidR="001F383C" w:rsidRDefault="00296662"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296662" w:rsidP="006F1F34">
    <w:pPr>
      <w:pStyle w:val="Stopka"/>
    </w:pPr>
  </w:p>
  <w:p w14:paraId="2B7B92A3" w14:textId="77777777" w:rsidR="001F383C" w:rsidRDefault="00296662"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E24B7E" w14:textId="77777777" w:rsidR="00296662" w:rsidRDefault="00296662" w:rsidP="006F1F34">
      <w:r>
        <w:separator/>
      </w:r>
    </w:p>
  </w:footnote>
  <w:footnote w:type="continuationSeparator" w:id="0">
    <w:p w14:paraId="496610AC" w14:textId="77777777" w:rsidR="00296662" w:rsidRDefault="00296662"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296662"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D57"/>
    <w:rsid w:val="00131473"/>
    <w:rsid w:val="0013477C"/>
    <w:rsid w:val="00137E59"/>
    <w:rsid w:val="0014607D"/>
    <w:rsid w:val="0015589D"/>
    <w:rsid w:val="001733D5"/>
    <w:rsid w:val="00183DB3"/>
    <w:rsid w:val="001B5589"/>
    <w:rsid w:val="001D010E"/>
    <w:rsid w:val="001D632D"/>
    <w:rsid w:val="001E1C52"/>
    <w:rsid w:val="001E7337"/>
    <w:rsid w:val="001F2B31"/>
    <w:rsid w:val="0021715D"/>
    <w:rsid w:val="002266B0"/>
    <w:rsid w:val="00230674"/>
    <w:rsid w:val="002409A8"/>
    <w:rsid w:val="00247329"/>
    <w:rsid w:val="002549F9"/>
    <w:rsid w:val="00256A0B"/>
    <w:rsid w:val="002652A0"/>
    <w:rsid w:val="002837E9"/>
    <w:rsid w:val="0028542A"/>
    <w:rsid w:val="0029085A"/>
    <w:rsid w:val="00296662"/>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84D2E"/>
    <w:rsid w:val="003936B1"/>
    <w:rsid w:val="003E4501"/>
    <w:rsid w:val="003E5361"/>
    <w:rsid w:val="003E5B4E"/>
    <w:rsid w:val="00402BC0"/>
    <w:rsid w:val="00402FF4"/>
    <w:rsid w:val="00410C59"/>
    <w:rsid w:val="00411B27"/>
    <w:rsid w:val="00413AAC"/>
    <w:rsid w:val="0042715D"/>
    <w:rsid w:val="00431F86"/>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135C1"/>
    <w:rsid w:val="00630434"/>
    <w:rsid w:val="00633951"/>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E17D8"/>
    <w:rsid w:val="006F1F34"/>
    <w:rsid w:val="006F70CF"/>
    <w:rsid w:val="00702372"/>
    <w:rsid w:val="00706B62"/>
    <w:rsid w:val="00714AAE"/>
    <w:rsid w:val="00715825"/>
    <w:rsid w:val="00715AD8"/>
    <w:rsid w:val="007540D5"/>
    <w:rsid w:val="00772DE4"/>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5947"/>
    <w:rsid w:val="008F36E2"/>
    <w:rsid w:val="00911FDD"/>
    <w:rsid w:val="009257C7"/>
    <w:rsid w:val="00936EA2"/>
    <w:rsid w:val="00940E44"/>
    <w:rsid w:val="00943BF4"/>
    <w:rsid w:val="00956DB6"/>
    <w:rsid w:val="009821A7"/>
    <w:rsid w:val="00987F1B"/>
    <w:rsid w:val="00992DD5"/>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6D90"/>
    <w:rsid w:val="00EA4F0C"/>
    <w:rsid w:val="00EB6340"/>
    <w:rsid w:val="00EC37B7"/>
    <w:rsid w:val="00ED1641"/>
    <w:rsid w:val="00EE27A0"/>
    <w:rsid w:val="00EF598D"/>
    <w:rsid w:val="00F06C2F"/>
    <w:rsid w:val="00F45A14"/>
    <w:rsid w:val="00F50001"/>
    <w:rsid w:val="00F51183"/>
    <w:rsid w:val="00F51469"/>
    <w:rsid w:val="00F6718C"/>
    <w:rsid w:val="00F74139"/>
    <w:rsid w:val="00F80D7C"/>
    <w:rsid w:val="00F92CD7"/>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7</TotalTime>
  <Pages>6</Pages>
  <Words>9253</Words>
  <Characters>52746</Characters>
  <Application>Microsoft Office Word</Application>
  <DocSecurity>0</DocSecurity>
  <Lines>439</Lines>
  <Paragraphs>1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40</cp:revision>
  <dcterms:created xsi:type="dcterms:W3CDTF">2023-05-26T10:37:00Z</dcterms:created>
  <dcterms:modified xsi:type="dcterms:W3CDTF">2023-09-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